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8454A7" w:rsidRDefault="001F2C87" w:rsidP="001F2C87">
      <w:pPr>
        <w:shd w:val="clear" w:color="auto" w:fill="FFFFFF"/>
        <w:spacing w:before="100" w:beforeAutospacing="1" w:after="100" w:afterAutospacing="1"/>
        <w:rPr>
          <w:rFonts w:ascii="Calibri" w:eastAsia="Times New Roman" w:hAnsi="Calibri" w:cs="Times New Roman"/>
          <w:color w:val="000000"/>
          <w:lang w:val="en-GB" w:eastAsia="en-GB"/>
        </w:rPr>
      </w:pPr>
      <w:r>
        <w:rPr>
          <w:rFonts w:ascii="Times New Roman" w:eastAsia="Times New Roman" w:hAnsi="Times New Roman" w:cs="Times New Roman"/>
          <w:b/>
          <w:bCs/>
          <w:color w:val="000000"/>
          <w:lang w:eastAsia="en-GB"/>
        </w:rPr>
        <w:t>[281 WORDS]</w:t>
      </w:r>
    </w:p>
    <w:p w:rsidR="006F7590" w:rsidRDefault="0012558E">
      <w:r>
        <w:t xml:space="preserve">THE PURPOSE OF THIS NEXT CHUNK OF TIME IS TO START DEVELOPING UP TO AROUND 2000 WORDS WORTH OF MATERIAL FOR JULIE’S PAPER. THIS PAPER WILL INTRODUCE THE DATA FROM THE LEXIS SURFACES AND SHOW HOW THEY CAN BE USED TO ILLUSTRATE A NUMBER OF PATTERNS AND TRENDS THAT HAVE OCCURRED IN RECENT YEARS IN THE UK. THESE PATTERNS AND TRENDS RELATE FIRSTLY TO THE PROPORTION OF PEOPLE THAT HAVE DRIVING LICENCES, AND SECONDLY TO THE PROPORTION OF THOSE WITH DRIVING LICENCES THAT HAVE ACCESS TO A CAR OR OTHER VEHICLE. THE DATA USED ARE ALL BUT THE FIRST TWO WAVES OF THE BRITISH HOUSEHOLD PANEL SURVEY, COVERING THE YEARS 1993 TO 2008 INCLUSIVE. </w:t>
      </w:r>
    </w:p>
    <w:p w:rsidR="0012558E" w:rsidRDefault="0012558E">
      <w:r>
        <w:t>AS I AM WRITING, I WILL FIRSTLY IMPORT AND DISCUSS SOME EXISTING FIGURES, AND WITHIN THESE PROVIDE ADDITIONAL COMMENTS TO MYSELF ABOUT THE KINDS OF ADDITIONAL MODIFICATIONS REQUIRED. I WILL ALSO LEAVE SOME COMMENTS FOR MYSELF ABOUT WHICH TYPES OF TABLE SHOULD BE PRODUCED TO GO ALONGSIDE THE FIGURES. I SHOULD CONSULT WITH THE MATERIAL WRITTEN ABOVE IN ORDER TO MAKE SURE I AM KEEPING ON TRACK. THERE ARE A NUMBER OF INTERESTING ISSUES TO COVER IN THE DISCUSSION SECTION BUT I SHOULD ADDRESS THIS LAST TO MAKE SURE THE MORE IMPORTANT AND NECESSARY MATERIAL, SUCH AS DISCUSSING THE DATA USED AND METHODS, IS COVERED AND IN PLACE. I WILL ALLOW MYSELF TO LOOK AT THE CODE TO ANSWER A NUMBER OF QUESTIONS ABOUT THE TYPES OF CATEGORISATION USED, BUT WILL TRY TO AVOID PRODUCING</w:t>
      </w:r>
      <w:r w:rsidR="001F2C87">
        <w:t xml:space="preserve"> ADDITIONAL FRESH ANALYSES. AS IN THE WRITING RETREAT, I WILL PAY ATTENTION TO THE NUMBER OF WORDS I BEGIN AND START EACH SESSION WITH, AND WILL SAVE EACH SESSION AS A SEPARATE DOCUMENT. THESE WILL BE CONTAINED ON THE DRIVING SEGREGATION REPOSITORY RATHER THAN IN THE WRITING REPOSITORY FOR NOW, THOUGH I MAY CHANGE MY MIND LATER. </w:t>
      </w:r>
    </w:p>
    <w:p w:rsidR="001F2C87" w:rsidRDefault="001F2C87"/>
    <w:p w:rsidR="001F2C87" w:rsidRDefault="001F2C87">
      <w:r>
        <w:t xml:space="preserve">THE ABOVE SECTIONS ARE WORTH WRITING DOWN AGAIN TO STRUCTURE THE UPCOMING TASKS. WRITING SOME TOPIC SENTENCES MAY BE A GOOD WAY TO DEVELOP THIS MATERIAL WHILE STILL WRITING IN SENTENCES AND PARAGRAPHS RATHER THAN A SERIES OF BULLET POINTS AND LISTS. </w:t>
      </w:r>
    </w:p>
    <w:p w:rsidR="001F2C87" w:rsidRDefault="001F2C87">
      <w:r>
        <w:t>[348 WORDS]</w:t>
      </w:r>
    </w:p>
    <w:p w:rsidR="001F2C87" w:rsidRDefault="004F43FC" w:rsidP="004F43FC">
      <w:pPr>
        <w:pStyle w:val="Heading1"/>
      </w:pPr>
      <w:r>
        <w:lastRenderedPageBreak/>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CA181D" w:rsidRDefault="00CA181D">
      <w:r>
        <w:t xml:space="preserve">We also argue that placing an emphasis on childhood-to-adulthood as a key critical period for the acquisition of a driving </w:t>
      </w:r>
      <w:proofErr w:type="spellStart"/>
      <w:r>
        <w:t>licence</w:t>
      </w:r>
      <w:proofErr w:type="spellEnd"/>
      <w:r>
        <w:t xml:space="preserve">, and subsequently to drive, is important for thinking </w:t>
      </w:r>
      <w:r>
        <w:lastRenderedPageBreak/>
        <w:t>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D9494A" w:rsidRDefault="00D9494A">
      <w:r>
        <w:t>[585 WORDS]</w:t>
      </w:r>
    </w:p>
    <w:p w:rsidR="00D9494A" w:rsidRDefault="00D9494A">
      <w:r>
        <w:t>NEXT STEPS: TO WRITE THE METHODS SECTION. TO MAKE SURE TO COVER EACH SECTION IN AS MUCH DEPTH AS NEEDED AND NOT ANY MORE. TO START TO FLESH OUT SOME OF THE SUBSECTIONS IN THE RESULTS SECTION.</w:t>
      </w:r>
    </w:p>
    <w:p w:rsidR="001F2C87" w:rsidRPr="001F2C87" w:rsidRDefault="001F2C87" w:rsidP="001F2C87">
      <w:pPr>
        <w:pStyle w:val="Heading1"/>
      </w:pPr>
      <w:r w:rsidRPr="001F2C87">
        <w:t>Methods</w:t>
      </w:r>
      <w:r w:rsidR="00CA181D">
        <w:t xml:space="preserve"> [1000 words]</w:t>
      </w:r>
    </w:p>
    <w:p w:rsidR="001F2C87" w:rsidRDefault="001F2C87"/>
    <w:p w:rsidR="00B66F3C" w:rsidRDefault="00B66F3C">
      <w:r>
        <w:t>[CHUNK TWO START HERE]</w:t>
      </w:r>
    </w:p>
    <w:p w:rsidR="001F2C87" w:rsidRDefault="001F2C87" w:rsidP="001F2C87"/>
    <w:p w:rsidR="001F2C87" w:rsidRDefault="001F2C87" w:rsidP="001F2C87">
      <w:pPr>
        <w:pStyle w:val="Heading2"/>
      </w:pPr>
      <w:r w:rsidRPr="001F2C87">
        <w:t xml:space="preserve">Data </w:t>
      </w:r>
      <w:r>
        <w:t>[500-750 words]</w:t>
      </w:r>
    </w:p>
    <w:p w:rsidR="001F2C87" w:rsidRDefault="001F2C87" w:rsidP="001F2C87"/>
    <w:p w:rsidR="001F2C87" w:rsidRDefault="001F2C87" w:rsidP="001F2C87">
      <w:pPr>
        <w:pStyle w:val="Heading3"/>
      </w:pPr>
      <w:r>
        <w:t>Origins of survey</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7F78B4">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lt;sup&gt;1&lt;/sup&gt;", "plainTextFormattedCitation" : "1", "previouslyFormattedCitation" : "&lt;sup&gt;1&lt;/sup&gt;" }, "properties" : { "noteIndex" : 0 }, "schema" : "https://github.com/citation-style-language/schema/raw/master/csl-citation.json" }</w:instrText>
      </w:r>
      <w:r w:rsidR="007F78B4">
        <w:fldChar w:fldCharType="separate"/>
      </w:r>
      <w:r w:rsidR="007F78B4" w:rsidRPr="007F78B4">
        <w:rPr>
          <w:noProof/>
          <w:vertAlign w:val="superscript"/>
        </w:rPr>
        <w:t>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Default="007F78B4" w:rsidP="007F78B4">
      <w:pPr>
        <w:pStyle w:val="Heading3"/>
      </w:pPr>
      <w:r>
        <w:t>Questions on driving/mobility status</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w:t>
      </w:r>
      <w:r w:rsidR="00F43FA7">
        <w:lastRenderedPageBreak/>
        <w:t>and having car or van access.</w:t>
      </w:r>
      <w:r w:rsidR="00F43FA7">
        <w:rPr>
          <w:rStyle w:val="FootnoteReference"/>
        </w:rPr>
        <w:footnoteReference w:id="1"/>
      </w:r>
      <w:r w:rsidR="00F43FA7">
        <w:t xml:space="preserve"> Because of this inconsistency only data from the third wave onwards were used. </w:t>
      </w:r>
    </w:p>
    <w:p w:rsidR="001F2C87" w:rsidRDefault="001F2C87" w:rsidP="001F2C87">
      <w:pPr>
        <w:pStyle w:val="Heading3"/>
      </w:pPr>
      <w:r>
        <w:t>Educational Groupings</w:t>
      </w:r>
    </w:p>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 groups 3, 4, and 5 were grouped into the ‘further vocational’ education group; and 6 and 7 were grouped into the category ‘further non-vocational’.  </w:t>
      </w:r>
    </w:p>
    <w:p w:rsidR="001F2C87" w:rsidRDefault="001F2C87"/>
    <w:p w:rsidR="001F2C87" w:rsidRDefault="001F2C87"/>
    <w:p w:rsidR="007F78B4" w:rsidRDefault="007F78B4"/>
    <w:p w:rsidR="007F78B4" w:rsidRPr="001F2C87" w:rsidRDefault="007F78B4" w:rsidP="007F78B4">
      <w:pPr>
        <w:pStyle w:val="Heading2"/>
      </w:pPr>
      <w:r w:rsidRPr="001F2C87">
        <w:t xml:space="preserve">Lexis Surfaces </w:t>
      </w:r>
      <w:r>
        <w:t>[250-500 words]</w:t>
      </w:r>
    </w:p>
    <w:p w:rsidR="007F78B4" w:rsidRDefault="00F43FA7">
      <w:r>
        <w:t xml:space="preserve">A Lexis surface is a visual arrangement of a variable (‘Z’) by age on one axis and year along another axis. 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p>
    <w:p w:rsidR="0067116B" w:rsidRDefault="0067116B"/>
    <w:p w:rsidR="0067116B" w:rsidRDefault="0067116B">
      <w:r>
        <w:t>NEXT STEPS: COMPLETE THE LEXIS SURFACES SECTION; START WORK ON THE RESULTS SECTION; CORRECT AND COMPLETE ANALYSES AS AND WHEN NEEDED; REFER TO STRUCTURE DISCUSSED ABOVE</w:t>
      </w:r>
    </w:p>
    <w:p w:rsidR="0067116B" w:rsidRDefault="0067116B">
      <w:r>
        <w:t>[WORDS COMPLETED: 1080]</w:t>
      </w:r>
    </w:p>
    <w:p w:rsidR="001F2C87" w:rsidRPr="001F2C87" w:rsidRDefault="001F2C87" w:rsidP="001F2C87">
      <w:pPr>
        <w:pStyle w:val="Heading1"/>
      </w:pPr>
      <w:r w:rsidRPr="001F2C87">
        <w:t>Results</w:t>
      </w:r>
      <w:r w:rsidR="00B66F3C">
        <w:t xml:space="preserve"> [3000 words]</w:t>
      </w:r>
    </w:p>
    <w:p w:rsidR="001F2C87" w:rsidRDefault="001F2C87"/>
    <w:p w:rsidR="00496784" w:rsidRDefault="00496784"/>
    <w:p w:rsidR="00960E34" w:rsidRDefault="00817B43">
      <w:r>
        <w:t>CHUNK THREE: IN THIS CHUNK I WILL WRITE SOMETHING MORE ABOUT LEXIS SURFACES, AND DISCUSS SOME OF THE FIGURES PRODUCED AND WHAT THEY MEAN</w:t>
      </w:r>
      <w:r w:rsidR="00960E34">
        <w:t xml:space="preserve"> [I.E. THE RESULTS SECTION]</w:t>
      </w:r>
      <w:r>
        <w:t>. A SPECIFIC TARGET WILL BE TO WRITE 1500 WORDS. THE FOCUS SHOULD BE ON DISCUSSING GENDER DIFFERENCES, A</w:t>
      </w:r>
      <w:r w:rsidR="00960E34">
        <w:t xml:space="preserve">ND THEN </w:t>
      </w:r>
      <w:r>
        <w:t xml:space="preserve">THE MEDIATING OR MODERATING ROLE OF EDUCATIONAL QUALIFICATIONS IN NARROWING OR RAISING THE GAP. </w:t>
      </w:r>
      <w:r w:rsidR="00960E34">
        <w:t xml:space="preserve">WITHIN THIS, THE ROLE OF COHORT CHANGE SHOULD BE USED, ALONGSIDE THE IDEAL TYPE (ANNOTATED) FIGURE, WHEN DISCUSSING THE PROPORTION OF PEOPLE WHO DRIVE; AND A SIMILAR DISCUSSION ABOUT CHANGES OVER PERIOD AND WITH AGE WHEN DISCUSSING CHANGES IN THE PROPORTION OF PEOPLE OF DIFFERENT AGES AND IN DIFFERENT YEARS WHO BOTH HAVE A DRIVING LICENCE AND HAVE ACCESS TO A CAR. </w:t>
      </w:r>
    </w:p>
    <w:p w:rsidR="00496784" w:rsidRDefault="00960E34">
      <w:r>
        <w:lastRenderedPageBreak/>
        <w:t xml:space="preserve">A MORE SPECIFIC GOAL WILL BE TO WRITE THE CAPTIONS FOR THE FIGURES, AND TO PRODUCE THE ANNOTATED/IDEAL TYPE IMAGE FOR DRIVERS WHO DRIVE. </w:t>
      </w:r>
      <w:r w:rsidR="00817B43">
        <w:t xml:space="preserve"> </w:t>
      </w:r>
    </w:p>
    <w:p w:rsidR="003B393A" w:rsidRDefault="003B393A" w:rsidP="003B393A"/>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ithin each </w:t>
      </w:r>
      <w:proofErr w:type="spellStart"/>
      <w:r>
        <w:t>levelplot</w:t>
      </w:r>
      <w:proofErr w:type="spellEnd"/>
      <w:r>
        <w:t xml:space="preserve"> the shade of a cell indicates the proportion, with black indicating 100% and white cells indicating less than 50%.</w:t>
      </w:r>
    </w:p>
    <w:p w:rsidR="003B393A" w:rsidRDefault="003B393A" w:rsidP="003B393A"/>
    <w:p w:rsidR="003B393A" w:rsidRDefault="003B393A" w:rsidP="003B393A"/>
    <w:p w:rsidR="004040FA"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By comparing similar regions (combinations of age and year) in the male and female panels it is also apparent that levels of driving </w:t>
      </w:r>
      <w:proofErr w:type="spellStart"/>
      <w:r w:rsidR="00A21833">
        <w:t>licence</w:t>
      </w:r>
      <w:proofErr w:type="spellEnd"/>
      <w:r w:rsidR="00A21833">
        <w:t xml:space="preserve"> ownership between males and females have tended to converge over successive generations. </w:t>
      </w:r>
      <w:r w:rsidR="0035027B">
        <w:t xml:space="preserve">To look at this further, consider the region indicated by the letter </w:t>
      </w:r>
      <w:proofErr w:type="gramStart"/>
      <w:r w:rsidR="0035027B">
        <w:t>A</w:t>
      </w:r>
      <w:proofErr w:type="gramEnd"/>
      <w:r w:rsidR="0035027B">
        <w:t xml:space="preserve">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w:t>
      </w:r>
      <w:r w:rsidR="00D5365C">
        <w:lastRenderedPageBreak/>
        <w:t xml:space="preserve">around 1975. What is striking about these younger cohorts is that driving </w:t>
      </w:r>
      <w:proofErr w:type="spellStart"/>
      <w:r w:rsidR="00D5365C">
        <w:t>licence</w:t>
      </w:r>
      <w:proofErr w:type="spellEnd"/>
      <w:r w:rsidR="00D5365C">
        <w:t xml:space="preserve"> rates have 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072214" w:rsidRDefault="00072214" w:rsidP="003B393A">
      <w:r>
        <w:t xml:space="preserve">[START CHUNK 4 – 3377 WORDS] </w:t>
      </w:r>
    </w:p>
    <w:p w:rsidR="00072214" w:rsidRDefault="00072214"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w:t>
      </w:r>
      <w:proofErr w:type="spellStart"/>
      <w:r>
        <w:t>licence</w:t>
      </w:r>
      <w:proofErr w:type="spellEnd"/>
      <w:r>
        <w:t xml:space="preserve"> but only around 70% or so of females likely to have a driving </w:t>
      </w:r>
      <w:proofErr w:type="spellStart"/>
      <w:r>
        <w:t>licence</w:t>
      </w:r>
      <w:proofErr w:type="spellEnd"/>
      <w:r>
        <w:t xml:space="preserv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w:t>
      </w:r>
      <w:proofErr w:type="spellStart"/>
      <w:r>
        <w:t>licence</w:t>
      </w:r>
      <w:proofErr w:type="spellEnd"/>
      <w:r>
        <w:t xml:space="preserv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w:t>
      </w:r>
      <w:proofErr w:type="spellStart"/>
      <w:r w:rsidR="00D07BF5">
        <w:t>programmes</w:t>
      </w:r>
      <w:proofErr w:type="spellEnd"/>
      <w:r w:rsidR="00D07BF5">
        <w:t xml:space="preserve">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w:t>
      </w:r>
      <w:proofErr w:type="spellStart"/>
      <w:r w:rsidR="00D07BF5">
        <w:t>licence</w:t>
      </w:r>
      <w:proofErr w:type="spellEnd"/>
      <w:r w:rsidR="00D07BF5">
        <w:t xml:space="preserv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 xml:space="preserve">and opportunities for increasing female participation in the </w:t>
      </w:r>
      <w:proofErr w:type="spellStart"/>
      <w:r w:rsidR="00D75592">
        <w:t>labour</w:t>
      </w:r>
      <w:proofErr w:type="spellEnd"/>
      <w:r w:rsidR="00D75592">
        <w:t xml:space="preserve">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EE2381">
      <w:r>
        <w:rPr>
          <w:noProof/>
          <w:lang w:val="en-GB" w:eastAsia="en-GB"/>
        </w:rPr>
        <w:lastRenderedPageBreak/>
        <mc:AlternateContent>
          <mc:Choice Requires="wps">
            <w:drawing>
              <wp:anchor distT="0" distB="0" distL="114300" distR="114300" simplePos="0" relativeHeight="251682816" behindDoc="0" locked="0" layoutInCell="1" allowOverlap="1" wp14:anchorId="4E08E219" wp14:editId="45D6C4E7">
                <wp:simplePos x="0" y="0"/>
                <wp:positionH relativeFrom="column">
                  <wp:posOffset>8401685</wp:posOffset>
                </wp:positionH>
                <wp:positionV relativeFrom="paragraph">
                  <wp:posOffset>2987675</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08E219" id="_x0000_t202" coordsize="21600,21600" o:spt="202" path="m,l,21600r21600,l21600,xe">
                <v:stroke joinstyle="miter"/>
                <v:path gradientshapeok="t" o:connecttype="rect"/>
              </v:shapetype>
              <v:shape id="Text Box 15" o:spid="_x0000_s1026" type="#_x0000_t202" style="position:absolute;margin-left:661.55pt;margin-top:235.25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CmvewIAAGM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p>
    <w:tbl>
      <w:tblPr>
        <w:tblStyle w:val="TableGrid"/>
        <w:tblW w:w="0" w:type="auto"/>
        <w:tblLook w:val="04A0" w:firstRow="1" w:lastRow="0" w:firstColumn="1" w:lastColumn="0" w:noHBand="0" w:noVBand="1"/>
      </w:tblPr>
      <w:tblGrid>
        <w:gridCol w:w="3447"/>
        <w:gridCol w:w="1835"/>
        <w:gridCol w:w="1797"/>
        <w:gridCol w:w="3467"/>
        <w:gridCol w:w="1778"/>
        <w:gridCol w:w="1624"/>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2BA8A5" id="Text Box 20" o:spid="_x0000_s1027"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JycMfgIAAGo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" filled="f" stroked="f" strokeweight=".5pt">
                      <v:textbox>
                        <w:txbxContent>
                          <w:p w:rsidR="00A21833" w:rsidRPr="00BE3538" w:rsidRDefault="00A21833"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8"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" filled="f" stroked="f" strokeweight=".5pt">
                      <v:textbox>
                        <w:txbxContent>
                          <w:p w:rsidR="00EE2381" w:rsidRPr="00BE3538" w:rsidRDefault="00EE2381"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9"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5O5fg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Jkjk7l+&#10;AgAAagUAAA4AAAAAAAAAAAAAAAAALgIAAGRycy9lMm9Eb2MueG1sUEsBAi0AFAAGAAgAAAAhAE+S&#10;p4/hAAAACgEAAA8AAAAAAAAAAAAAAAAA2AQAAGRycy9kb3ducmV2LnhtbFBLBQYAAAAABAAEAPMA&#10;AADmBQAAAAA=&#10;" filled="f" stroked="f" strokeweight=".5pt">
                      <v:textbox>
                        <w:txbxContent>
                          <w:p w:rsidR="00EE2381" w:rsidRPr="00BE3538" w:rsidRDefault="00A21833"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30"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EWXwjx/&#10;AgAAaAUAAA4AAAAAAAAAAAAAAAAALgIAAGRycy9lMm9Eb2MueG1sUEsBAi0AFAAGAAgAAAAhADec&#10;qQXgAAAACQEAAA8AAAAAAAAAAAAAAAAA2QQAAGRycy9kb3ducmV2LnhtbFBLBQYAAAAABAAEAPMA&#10;AADmBQAAAAA=&#10;" filled="f" stroked="f" strokeweight=".5pt">
                      <v:textbox>
                        <w:txbxContent>
                          <w:p w:rsidR="00EE2381" w:rsidRPr="00BE3538" w:rsidRDefault="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7"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EE2381">
            <w:pPr>
              <w:rPr>
                <w:noProof/>
                <w:lang w:val="en-GB" w:eastAsia="en-GB"/>
              </w:rPr>
            </w:pP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575945</wp:posOffset>
                      </wp:positionH>
                      <wp:positionV relativeFrom="paragraph">
                        <wp:posOffset>261175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C7832F" id="_x0000_t32" coordsize="21600,21600" o:spt="32" o:oned="t" path="m,l21600,21600e" filled="f">
                      <v:path arrowok="t" fillok="f" o:connecttype="none"/>
                      <o:lock v:ext="edit" shapetype="t"/>
                    </v:shapetype>
                    <v:shape id="Straight Arrow Connector 18" o:spid="_x0000_s1026" type="#_x0000_t32" style="position:absolute;margin-left:45.35pt;margin-top:205.6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" strokecolor="black [3213]" strokeweight=".5pt">
                      <v:stroke endarrow="block" joinstyle="miter"/>
                    </v:shape>
                  </w:pict>
                </mc:Fallback>
              </mc:AlternateContent>
            </w:r>
            <w:r>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233045</wp:posOffset>
                      </wp:positionH>
                      <wp:positionV relativeFrom="paragraph">
                        <wp:posOffset>2299335</wp:posOffset>
                      </wp:positionV>
                      <wp:extent cx="518160" cy="0"/>
                      <wp:effectExtent l="0" t="76200" r="15240" b="95250"/>
                      <wp:wrapNone/>
                      <wp:docPr id="17" name="Straight Arrow Connector 17"/>
                      <wp:cNvGraphicFramePr/>
                      <a:graphic xmlns:a="http://schemas.openxmlformats.org/drawingml/2006/main">
                        <a:graphicData uri="http://schemas.microsoft.com/office/word/2010/wordprocessingShape">
                          <wps:wsp>
                            <wps:cNvCnPr/>
                            <wps:spPr>
                              <a:xfrm>
                                <a:off x="0" y="0"/>
                                <a:ext cx="51816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A79DB" id="Straight Arrow Connector 17" o:spid="_x0000_s1026" type="#_x0000_t32" style="position:absolute;margin-left:18.35pt;margin-top:181.05pt;width:40.8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" strokecolor="black [3213]" strokeweight=".5pt">
                      <v:stroke endarrow="block" joinstyle="miter"/>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504190</wp:posOffset>
                      </wp:positionH>
                      <wp:positionV relativeFrom="paragraph">
                        <wp:posOffset>238950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1" type="#_x0000_t202" style="position:absolute;margin-left:39.7pt;margin-top:188.1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fld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466090</wp:posOffset>
                      </wp:positionH>
                      <wp:positionV relativeFrom="paragraph">
                        <wp:posOffset>174180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2" type="#_x0000_t202" style="position:absolute;margin-left:36.7pt;margin-top:137.1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85090</wp:posOffset>
                      </wp:positionH>
                      <wp:positionV relativeFrom="paragraph">
                        <wp:posOffset>174180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3" type="#_x0000_t202" style="position:absolute;margin-left:6.7pt;margin-top:137.1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mNh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w&#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29870</wp:posOffset>
                      </wp:positionH>
                      <wp:positionV relativeFrom="paragraph">
                        <wp:posOffset>54546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18.1pt;margin-top:42.9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" filled="f" stroked="f" strokeweight=".5pt">
                      <v:textbox>
                        <w:txbxContent>
                          <w:p w:rsidR="00EE2381" w:rsidRPr="00BE3538" w:rsidRDefault="00EE2381"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Pr>
                <w:noProof/>
                <w:lang w:val="en-GB" w:eastAsia="en-GB"/>
              </w:rPr>
              <w:drawing>
                <wp:inline distT="0" distB="0" distL="0" distR="0" wp14:anchorId="72EF6061" wp14:editId="64514B3E">
                  <wp:extent cx="899160" cy="3629361"/>
                  <wp:effectExtent l="0" t="0" r="0" b="952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9" cstate="print">
                            <a:duotone>
                              <a:schemeClr val="bg2">
                                <a:shade val="45000"/>
                                <a:satMod val="135000"/>
                              </a:schemeClr>
                              <a:prstClr val="white"/>
                            </a:duotone>
                            <a:extLst>
                              <a:ext uri="{28A0092B-C50C-407E-A947-70E740481C1C}">
                                <a14:useLocalDpi xmlns:a14="http://schemas.microsoft.com/office/drawing/2010/main" val="0"/>
                              </a:ext>
                            </a:extLst>
                          </a:blip>
                          <a:srcRect l="5513" t="6392" r="53678" b="8944"/>
                          <a:stretch/>
                        </pic:blipFill>
                        <pic:spPr bwMode="auto">
                          <a:xfrm>
                            <a:off x="0" y="0"/>
                            <a:ext cx="901040" cy="363695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proofErr w:type="gramStart"/>
            <w:r w:rsidRPr="00EE2381">
              <w:rPr>
                <w:sz w:val="20"/>
              </w:rPr>
              <w:t>B )</w:t>
            </w:r>
            <w:proofErr w:type="gramEnd"/>
            <w:r w:rsidRPr="00EE2381">
              <w:rPr>
                <w:sz w:val="20"/>
              </w:rPr>
              <w:t xml:space="preserve">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w:t>
      </w:r>
      <w:proofErr w:type="spellStart"/>
      <w:r>
        <w:t>mid 1970s</w:t>
      </w:r>
      <w:proofErr w:type="spellEnd"/>
      <w:r>
        <w:t xml:space="preserve">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w:t>
      </w:r>
      <w:proofErr w:type="spellStart"/>
      <w:r w:rsidR="00430A32">
        <w:t>licences</w:t>
      </w:r>
      <w:proofErr w:type="spellEnd"/>
      <w:r w:rsidR="00430A32">
        <w:t xml:space="preserve">, though the proportion of females with </w:t>
      </w:r>
      <w:proofErr w:type="spellStart"/>
      <w:r w:rsidR="00430A32">
        <w:t>licences</w:t>
      </w:r>
      <w:proofErr w:type="spellEnd"/>
      <w:r w:rsidR="00430A32">
        <w:t xml:space="preserve">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w:t>
      </w:r>
      <w:proofErr w:type="spellStart"/>
      <w:r w:rsidR="008900DE">
        <w:t>flexibilisation</w:t>
      </w:r>
      <w:proofErr w:type="spellEnd"/>
      <w:r w:rsidR="008900DE">
        <w:t>’,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 xml:space="preserve">mitments, can depend on auto-mobility, and so possessing a driving </w:t>
      </w:r>
      <w:proofErr w:type="spellStart"/>
      <w:r w:rsidR="000F2F50">
        <w:t>licence</w:t>
      </w:r>
      <w:proofErr w:type="spellEnd"/>
      <w:r w:rsidR="000F2F50">
        <w:t xml:space="preserve">. </w:t>
      </w:r>
    </w:p>
    <w:p w:rsidR="000F2F50" w:rsidRDefault="000F2F50"/>
    <w:p w:rsidR="000F2F50" w:rsidRDefault="000F2F50" w:rsidP="000F2F50">
      <w:r>
        <w:t>[</w:t>
      </w:r>
      <w:r>
        <w:t>END</w:t>
      </w:r>
      <w:r>
        <w:t xml:space="preserve">CHUNK 4 – </w:t>
      </w:r>
      <w:r>
        <w:t xml:space="preserve">4162 </w:t>
      </w:r>
      <w:bookmarkStart w:id="1" w:name="_GoBack"/>
      <w:bookmarkEnd w:id="1"/>
      <w:r>
        <w:t xml:space="preserve">WORDS] </w:t>
      </w:r>
    </w:p>
    <w:p w:rsidR="000F2F50" w:rsidRDefault="000F2F50"/>
    <w:p w:rsidR="00496784" w:rsidRDefault="00496784"/>
    <w:p w:rsidR="001F2C87" w:rsidRPr="001F2C87" w:rsidRDefault="001F2C87" w:rsidP="001F2C87">
      <w:pPr>
        <w:pStyle w:val="Heading1"/>
      </w:pPr>
      <w:r w:rsidRPr="001F2C87">
        <w:t>Discussion</w:t>
      </w:r>
      <w:r w:rsidR="00B66F3C">
        <w:t xml:space="preserve"> </w:t>
      </w:r>
    </w:p>
    <w:p w:rsidR="001F2C87" w:rsidRDefault="001F2C87"/>
    <w:p w:rsidR="00B66F3C" w:rsidRDefault="00B66F3C" w:rsidP="00B66F3C">
      <w:pPr>
        <w:pStyle w:val="Heading2"/>
      </w:pPr>
      <w:r>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obtained abroad.</w:t>
      </w:r>
      <w:r w:rsidR="004F43FC">
        <w:rPr>
          <w:rStyle w:val="FootnoteReference"/>
        </w:rPr>
        <w:footnoteReference w:id="3"/>
      </w:r>
      <w:r w:rsidR="004F43FC">
        <w:t xml:space="preserve"> </w:t>
      </w:r>
      <w:r>
        <w:t xml:space="preserve">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w:t>
      </w:r>
      <w:r>
        <w:lastRenderedPageBreak/>
        <w:t>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lt;sup&gt;2&lt;/sup&gt;", "plainTextFormattedCitation" : "2" }, "properties" : { "noteIndex" : 0 }, "schema" : "https://github.com/citation-style-language/schema/raw/master/csl-citation.json" }</w:instrText>
      </w:r>
      <w:r>
        <w:fldChar w:fldCharType="separate"/>
      </w:r>
      <w:r w:rsidRPr="007F78B4">
        <w:rPr>
          <w:noProof/>
          <w:vertAlign w:val="superscript"/>
        </w:rPr>
        <w:t>2</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7F78B4" w:rsidRDefault="007F78B4">
      <w:pPr>
        <w:spacing w:after="160" w:line="259" w:lineRule="auto"/>
        <w:rPr>
          <w:rFonts w:asciiTheme="majorHAnsi" w:eastAsiaTheme="majorEastAsia" w:hAnsiTheme="majorHAnsi" w:cstheme="majorBidi"/>
          <w:color w:val="2E74B5" w:themeColor="accent1" w:themeShade="BF"/>
          <w:sz w:val="32"/>
          <w:szCs w:val="32"/>
        </w:rPr>
      </w:pPr>
      <w:r>
        <w:br w:type="page"/>
      </w:r>
    </w:p>
    <w:p w:rsidR="007F78B4" w:rsidRDefault="007F78B4" w:rsidP="007F78B4">
      <w:pPr>
        <w:pStyle w:val="Heading1"/>
      </w:pPr>
      <w:r>
        <w:lastRenderedPageBreak/>
        <w:t>References</w:t>
      </w:r>
    </w:p>
    <w:p w:rsidR="007F78B4" w:rsidRDefault="007F78B4" w:rsidP="007F78B4"/>
    <w:p w:rsidR="007F78B4" w:rsidRPr="007F78B4" w:rsidRDefault="007F78B4" w:rsidP="007F78B4">
      <w:pPr>
        <w:widowControl w:val="0"/>
        <w:autoSpaceDE w:val="0"/>
        <w:autoSpaceDN w:val="0"/>
        <w:adjustRightInd w:val="0"/>
        <w:ind w:left="640" w:hanging="640"/>
        <w:rPr>
          <w:rFonts w:ascii="Calibri" w:hAnsi="Calibri" w:cs="Times New Roman"/>
          <w:noProof/>
        </w:rPr>
      </w:pPr>
      <w:r>
        <w:fldChar w:fldCharType="begin" w:fldLock="1"/>
      </w:r>
      <w:r>
        <w:instrText xml:space="preserve">ADDIN Mendeley Bibliography CSL_BIBLIOGRAPHY </w:instrText>
      </w:r>
      <w:r>
        <w:fldChar w:fldCharType="separate"/>
      </w:r>
      <w:r w:rsidRPr="007F78B4">
        <w:rPr>
          <w:rFonts w:ascii="Calibri" w:hAnsi="Calibri" w:cs="Times New Roman"/>
          <w:noProof/>
        </w:rPr>
        <w:t>1</w:t>
      </w:r>
      <w:r w:rsidRPr="007F78B4">
        <w:rPr>
          <w:rFonts w:ascii="Calibri" w:hAnsi="Calibri" w:cs="Times New Roman"/>
          <w:noProof/>
        </w:rPr>
        <w:tab/>
        <w:t>Taylor MF, Brice J, Buck N, Prentice-Lane E. British Household Panel Survey: User Manual, Volume A: Introduction, Technical Report and Appendices. 2011.</w:t>
      </w:r>
    </w:p>
    <w:p w:rsidR="007F78B4" w:rsidRPr="007F78B4" w:rsidRDefault="007F78B4" w:rsidP="007F78B4">
      <w:pPr>
        <w:widowControl w:val="0"/>
        <w:autoSpaceDE w:val="0"/>
        <w:autoSpaceDN w:val="0"/>
        <w:adjustRightInd w:val="0"/>
        <w:ind w:left="640" w:hanging="640"/>
        <w:rPr>
          <w:rFonts w:ascii="Calibri" w:hAnsi="Calibri"/>
          <w:noProof/>
        </w:rPr>
      </w:pPr>
      <w:r w:rsidRPr="007F78B4">
        <w:rPr>
          <w:rFonts w:ascii="Calibri" w:hAnsi="Calibri" w:cs="Times New Roman"/>
          <w:noProof/>
        </w:rPr>
        <w:t>2</w:t>
      </w:r>
      <w:r w:rsidRPr="007F78B4">
        <w:rPr>
          <w:rFonts w:ascii="Calibri" w:hAnsi="Calibri" w:cs="Times New Roman"/>
          <w:noProof/>
        </w:rPr>
        <w:tab/>
        <w:t>Uhrig SCN. The Nature and Causes of Attrition in the British Household Panel Survey. Essex, 2008 https://www.iser.essex.ac.uk/files/iser_working_papers/2008-05.pdf.</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46BC8" w:rsidRDefault="00B46BC8" w:rsidP="004F43FC">
      <w:r>
        <w:separator/>
      </w:r>
    </w:p>
  </w:endnote>
  <w:endnote w:type="continuationSeparator" w:id="0">
    <w:p w:rsidR="00B46BC8" w:rsidRDefault="00B46BC8"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46BC8" w:rsidRDefault="00B46BC8" w:rsidP="004F43FC">
      <w:r>
        <w:separator/>
      </w:r>
    </w:p>
  </w:footnote>
  <w:footnote w:type="continuationSeparator" w:id="0">
    <w:p w:rsidR="00B46BC8" w:rsidRDefault="00B46BC8" w:rsidP="004F43FC">
      <w:r>
        <w:continuationSeparator/>
      </w:r>
    </w:p>
  </w:footnote>
  <w:footnote w:id="1">
    <w:p w:rsidR="00F43FA7" w:rsidRPr="00F43FA7" w:rsidRDefault="00F43FA7">
      <w:pPr>
        <w:pStyle w:val="FootnoteText"/>
        <w:rPr>
          <w:lang w:val="en-GB"/>
        </w:rPr>
      </w:pPr>
      <w:r>
        <w:rPr>
          <w:rStyle w:val="FootnoteReference"/>
        </w:rPr>
        <w:footnoteRef/>
      </w:r>
      <w:r>
        <w:t xml:space="preserve"> </w:t>
      </w:r>
      <w:r>
        <w:rPr>
          <w:lang w:val="en-GB"/>
        </w:rPr>
        <w:t>Authors’ analysis</w:t>
      </w:r>
    </w:p>
  </w:footnote>
  <w:footnote w:id="2">
    <w:p w:rsidR="00F12DDB" w:rsidRPr="00F12DDB" w:rsidRDefault="00F12DDB">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4F43FC" w:rsidRPr="004F43FC" w:rsidRDefault="004F43FC">
      <w:pPr>
        <w:pStyle w:val="FootnoteText"/>
        <w:rPr>
          <w:lang w:val="en-GB"/>
        </w:rPr>
      </w:pPr>
      <w:r>
        <w:rPr>
          <w:rStyle w:val="FootnoteReference"/>
        </w:rPr>
        <w:footnoteRef/>
      </w:r>
      <w:r>
        <w:t xml:space="preserve"> </w:t>
      </w:r>
      <w:hyperlink r:id="rId2"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83AF6"/>
    <w:multiLevelType w:val="multilevel"/>
    <w:tmpl w:val="303CFC1C"/>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47F0C"/>
    <w:rsid w:val="00072214"/>
    <w:rsid w:val="000F2F50"/>
    <w:rsid w:val="0012558E"/>
    <w:rsid w:val="001761E6"/>
    <w:rsid w:val="00180376"/>
    <w:rsid w:val="001F2C87"/>
    <w:rsid w:val="00281338"/>
    <w:rsid w:val="002E108B"/>
    <w:rsid w:val="002F4F58"/>
    <w:rsid w:val="00327D17"/>
    <w:rsid w:val="0035027B"/>
    <w:rsid w:val="003B393A"/>
    <w:rsid w:val="004040FA"/>
    <w:rsid w:val="00430A32"/>
    <w:rsid w:val="004548AD"/>
    <w:rsid w:val="00496784"/>
    <w:rsid w:val="004F43FC"/>
    <w:rsid w:val="00574BF9"/>
    <w:rsid w:val="005B29D6"/>
    <w:rsid w:val="00620416"/>
    <w:rsid w:val="0067116B"/>
    <w:rsid w:val="00784C95"/>
    <w:rsid w:val="007F78B4"/>
    <w:rsid w:val="00817B43"/>
    <w:rsid w:val="00825871"/>
    <w:rsid w:val="008900DE"/>
    <w:rsid w:val="00960E34"/>
    <w:rsid w:val="00A21833"/>
    <w:rsid w:val="00A42453"/>
    <w:rsid w:val="00A52C83"/>
    <w:rsid w:val="00B46BC8"/>
    <w:rsid w:val="00B66F3C"/>
    <w:rsid w:val="00BB0A76"/>
    <w:rsid w:val="00BE3538"/>
    <w:rsid w:val="00C44709"/>
    <w:rsid w:val="00CA181D"/>
    <w:rsid w:val="00D07BF5"/>
    <w:rsid w:val="00D5365C"/>
    <w:rsid w:val="00D75592"/>
    <w:rsid w:val="00D9494A"/>
    <w:rsid w:val="00E84B3B"/>
    <w:rsid w:val="00EB26BB"/>
    <w:rsid w:val="00EE2381"/>
    <w:rsid w:val="00F12DDB"/>
    <w:rsid w:val="00F1389F"/>
    <w:rsid w:val="00F43F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www.understandingsociety.ac.uk/documentation/mainstage/dataset-documentation/wave/6/datafile/f_indresp/variable/f_isced11_dv"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1</TotalTime>
  <Pages>1</Pages>
  <Words>4564</Words>
  <Characters>2601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05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9</cp:revision>
  <dcterms:created xsi:type="dcterms:W3CDTF">2017-04-13T09:56:00Z</dcterms:created>
  <dcterms:modified xsi:type="dcterms:W3CDTF">2017-04-2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